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3DB18CC0"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p>
    <w:p w14:paraId="2C69331E" w14:textId="6226D03C" w:rsidR="008F4158" w:rsidRPr="00AE35CB" w:rsidRDefault="008F4158" w:rsidP="00B8080A">
      <w:r>
        <w:t>Como alvo de análise propomos</w:t>
      </w:r>
      <w:r w:rsidR="00F97685">
        <w:t xml:space="preserve"> analisar pela </w:t>
      </w:r>
      <w:commentRangeStart w:id="2"/>
      <w:r w:rsidR="00F97685">
        <w:t>ciência complementar</w:t>
      </w:r>
      <w:r>
        <w:t xml:space="preserve"> </w:t>
      </w:r>
      <w:commentRangeEnd w:id="2"/>
      <w:r w:rsidR="00F97685">
        <w:rPr>
          <w:rStyle w:val="Refdecomentrio"/>
        </w:rPr>
        <w:commentReference w:id="2"/>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3"/>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3"/>
      <w:r w:rsidR="00387624">
        <w:rPr>
          <w:rStyle w:val="Refdecomentrio"/>
        </w:rPr>
        <w:commentReference w:id="3"/>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9"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w:t>
      </w:r>
      <w:proofErr w:type="spellStart"/>
      <w:r w:rsidR="000A23EF">
        <w:t>BackPEI-A</w:t>
      </w:r>
      <w:proofErr w:type="spellEnd"/>
      <w:r w:rsidR="000A23EF">
        <w:t xml:space="preserve">" OR "BackPEI-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46F22C63" w:rsidR="00DD05F6" w:rsidRDefault="007422A5" w:rsidP="00062C6E">
      <w:commentRangeStart w:id="4"/>
      <w:r>
        <w:lastRenderedPageBreak/>
        <w:t xml:space="preserve">Além disso, a partir da estrutura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Este não é um aspecto presente na estrutura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commentRangeEnd w:id="4"/>
      <w:r w:rsidR="000366F3">
        <w:rPr>
          <w:rStyle w:val="Refdecomentrio"/>
        </w:rPr>
        <w:commentReference w:id="4"/>
      </w:r>
    </w:p>
    <w:p w14:paraId="300B24D9" w14:textId="77777777" w:rsidR="0096625B" w:rsidRDefault="0096625B" w:rsidP="00062C6E"/>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410FF9D9" w14:textId="77777777" w:rsidR="000366F3" w:rsidRDefault="00A519A4" w:rsidP="000366F3">
      <w:pPr>
        <w:keepNext/>
      </w:pPr>
      <w:commentRangeStart w:id="5"/>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0">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5"/>
    </w:p>
    <w:p w14:paraId="1CF0DC24" w14:textId="288687F5" w:rsidR="000366F3" w:rsidRDefault="000366F3" w:rsidP="000366F3">
      <w:pPr>
        <w:pStyle w:val="Figuras"/>
      </w:pPr>
      <w:bookmarkStart w:id="6" w:name="_Ref197634849"/>
      <w:r>
        <w:t xml:space="preserve">Figura </w:t>
      </w:r>
      <w:r>
        <w:fldChar w:fldCharType="begin"/>
      </w:r>
      <w:r>
        <w:instrText xml:space="preserve"> SEQ Figura \* ARABIC </w:instrText>
      </w:r>
      <w:r>
        <w:fldChar w:fldCharType="separate"/>
      </w:r>
      <w:r w:rsidR="007F2522">
        <w:rPr>
          <w:noProof/>
        </w:rPr>
        <w:t>1</w:t>
      </w:r>
      <w:r>
        <w:rPr>
          <w:noProof/>
        </w:rPr>
        <w:fldChar w:fldCharType="end"/>
      </w:r>
      <w:bookmarkEnd w:id="6"/>
      <w:r>
        <w:t>-Fluxograma do processo de seleção dos artigos</w:t>
      </w:r>
    </w:p>
    <w:p w14:paraId="0FD43DD8" w14:textId="6A890A0F" w:rsidR="00782C48" w:rsidRDefault="003434DC" w:rsidP="00685C2E">
      <w:r>
        <w:rPr>
          <w:rStyle w:val="Refdecomentrio"/>
        </w:rPr>
        <w:commentReference w:id="5"/>
      </w:r>
      <w:r w:rsidR="00782C48">
        <w:t xml:space="preserve">As razões para exclusão das possíveis fontes </w:t>
      </w:r>
      <w:r>
        <w:t>estão</w:t>
      </w:r>
      <w:r w:rsidR="00782C48">
        <w:t xml:space="preserve"> apontada</w:t>
      </w:r>
      <w:r w:rsidR="004D5209">
        <w:t>s</w:t>
      </w:r>
      <w:r w:rsidR="00782C48">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rsidR="00782C48">
        <w:t xml:space="preserve"> sendo que algumas delas descumpriam mais de um critério de elegibilidade.</w:t>
      </w:r>
      <w:r w:rsidR="004D5209">
        <w:t xml:space="preserve"> Nós discriminamos os estudos excluídos que não utilizavam o BackPEI em </w:t>
      </w:r>
      <w:r>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t>, quando não se tratava</w:t>
      </w:r>
      <w:r w:rsidR="004D5209">
        <w:t xml:space="preserve"> de artigos originais. </w:t>
      </w:r>
      <w:r w:rsidR="00782C48">
        <w:t xml:space="preserve"> </w:t>
      </w:r>
      <w:r w:rsidR="004D5209">
        <w:t xml:space="preserve">Destaco que na leitura dos títulos e resumos </w:t>
      </w:r>
      <w:r>
        <w:t>dois</w:t>
      </w:r>
      <w:r w:rsidR="004D5209">
        <w:t xml:space="preserve"> protocolos de revisão foram excluídos por não se tratarem de estudos originais ou revisões. </w:t>
      </w:r>
      <w:r>
        <w:t>Não obstante,</w:t>
      </w:r>
      <w:r w:rsidR="004D5209">
        <w:t xml:space="preserve"> a equipe </w:t>
      </w:r>
      <w:r>
        <w:t xml:space="preserve">identificou </w:t>
      </w:r>
      <w:r w:rsidR="004D5209">
        <w:t xml:space="preserve">que esses protocolos </w:t>
      </w:r>
      <w:r w:rsidR="004D5209">
        <w:lastRenderedPageBreak/>
        <w:t>resultaram em dois artigos de revisão publicados e que ambos estavam incluídos entre as possíveis fontes</w:t>
      </w:r>
      <w:r>
        <w:t xml:space="preserve">, tendo sido </w:t>
      </w:r>
      <w:r w:rsidR="004D5209">
        <w:t>avaliados.</w:t>
      </w:r>
    </w:p>
    <w:p w14:paraId="1468BA3E" w14:textId="5CA56CD4"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68C6EC3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7"/>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7"/>
      <w:r>
        <w:rPr>
          <w:rStyle w:val="Refdecomentrio"/>
        </w:rPr>
        <w:commentReference w:id="7"/>
      </w:r>
      <w:r>
        <w:t xml:space="preserve"> Originalmente o BackPEI se dedicava a dor lombar e fatores de risco e era destinado a crianças em idade escolar. Em 2018</w:t>
      </w:r>
      <w:r w:rsidR="003E55C8">
        <w:t xml:space="preserve"> também</w:t>
      </w:r>
      <w:r>
        <w:t xml:space="preserve"> </w:t>
      </w:r>
      <w:r w:rsidR="003434DC">
        <w:t>foi</w:t>
      </w:r>
      <w:r>
        <w:t xml:space="preserve"> elaborado o </w:t>
      </w:r>
      <w:proofErr w:type="spellStart"/>
      <w:r>
        <w:t>BackPEI-A</w:t>
      </w:r>
      <w:proofErr w:type="spellEnd"/>
      <w:r w:rsidR="003E55C8">
        <w:t>, destinado a adultos e que inclui, além da dor lombar e fatores de risco, a dor cervical e seus fatores risco</w:t>
      </w:r>
      <w:r w:rsidR="003434DC">
        <w:t>, já</w:t>
      </w:r>
      <w:r w:rsidR="003E55C8">
        <w:t xml:space="preserve"> contando com um sistema de pontuação. </w:t>
      </w:r>
      <w:r w:rsidR="003434DC">
        <w:t xml:space="preserve">O </w:t>
      </w:r>
      <w:proofErr w:type="spellStart"/>
      <w:r w:rsidR="003434DC">
        <w:t>BackPEI-A</w:t>
      </w:r>
      <w:proofErr w:type="spellEnd"/>
      <w:r w:rsidR="003434DC">
        <w:t xml:space="preserve">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r w:rsidR="003E55C8">
        <w:lastRenderedPageBreak/>
        <w:t xml:space="preserve">BackPEI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w:t>
      </w:r>
      <w:proofErr w:type="spellStart"/>
      <w:r w:rsidR="00220253">
        <w:t>BackPEI-A</w:t>
      </w:r>
      <w:proofErr w:type="spellEnd"/>
      <w:r w:rsidR="00220253">
        <w:t xml:space="preserve">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w:t>
      </w:r>
      <w:proofErr w:type="spellStart"/>
      <w:r w:rsidR="00B14AD2">
        <w:t>BackPEI-A</w:t>
      </w:r>
      <w:proofErr w:type="spellEnd"/>
      <w:r w:rsidR="00B14AD2">
        <w:t xml:space="preserve">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3C06DBA3" w14:textId="77777777" w:rsidR="000366F3" w:rsidRDefault="00B604AE" w:rsidP="000366F3">
      <w:pPr>
        <w:keepNext/>
      </w:pPr>
      <w:commentRangeStart w:id="8"/>
      <w:commentRangeStart w:id="9"/>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8"/>
      <w:commentRangeEnd w:id="9"/>
    </w:p>
    <w:p w14:paraId="6E24DF91" w14:textId="290D9F14" w:rsidR="000366F3" w:rsidRDefault="000366F3" w:rsidP="000366F3">
      <w:pPr>
        <w:pStyle w:val="Figuras"/>
      </w:pPr>
      <w:bookmarkStart w:id="10" w:name="_Ref197634909"/>
      <w:r>
        <w:t xml:space="preserve">Figura </w:t>
      </w:r>
      <w:r>
        <w:fldChar w:fldCharType="begin"/>
      </w:r>
      <w:r>
        <w:instrText xml:space="preserve"> SEQ Figura \* ARABIC </w:instrText>
      </w:r>
      <w:r>
        <w:fldChar w:fldCharType="separate"/>
      </w:r>
      <w:r w:rsidR="007F2522">
        <w:rPr>
          <w:noProof/>
        </w:rPr>
        <w:t>2</w:t>
      </w:r>
      <w:r>
        <w:rPr>
          <w:noProof/>
        </w:rPr>
        <w:fldChar w:fldCharType="end"/>
      </w:r>
      <w:bookmarkEnd w:id="10"/>
      <w:r>
        <w:t xml:space="preserve"> - </w:t>
      </w:r>
      <w:r w:rsidRPr="00EE7692">
        <w:t>Linha do tempo do BackPEI.</w:t>
      </w:r>
    </w:p>
    <w:p w14:paraId="79434721" w14:textId="51FA3875" w:rsidR="001F46F0" w:rsidRDefault="007118B6" w:rsidP="000366F3">
      <w:r>
        <w:rPr>
          <w:rStyle w:val="Refdecomentrio"/>
        </w:rPr>
        <w:commentReference w:id="8"/>
      </w:r>
      <w:r w:rsidR="00B604AE">
        <w:rPr>
          <w:rStyle w:val="Refdecomentrio"/>
        </w:rPr>
        <w:commentReference w:id="9"/>
      </w:r>
      <w:commentRangeStart w:id="11"/>
      <w:r w:rsidR="001F46F0" w:rsidRPr="001F46F0">
        <w:t>Caracterização</w:t>
      </w:r>
      <w:commentRangeEnd w:id="11"/>
      <w:r w:rsidR="00523703">
        <w:rPr>
          <w:rStyle w:val="Refdecomentrio"/>
        </w:rPr>
        <w:commentReference w:id="11"/>
      </w:r>
    </w:p>
    <w:p w14:paraId="20D7261E" w14:textId="5AE3EB81"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5D3AF7">
        <w:t xml:space="preserve">, </w:t>
      </w:r>
      <w:r>
        <w:t>a versão</w:t>
      </w:r>
      <w:r w:rsidR="005D3AF7">
        <w:t xml:space="preserve"> em turco e versão em espanhol</w:t>
      </w:r>
      <w:r>
        <w:t xml:space="preserve"> avalia</w:t>
      </w:r>
      <w:r w:rsidR="005D3AF7">
        <w:t>m</w:t>
      </w:r>
      <w:r>
        <w:t xml:space="preserve"> a dor nas costas e as demais versões</w:t>
      </w:r>
      <w:r w:rsidR="00770B04">
        <w:t>,</w:t>
      </w:r>
      <w:r>
        <w:t xml:space="preserve"> </w:t>
      </w:r>
      <w:proofErr w:type="spellStart"/>
      <w:r>
        <w:t>BackPEI-A</w:t>
      </w:r>
      <w:proofErr w:type="spellEnd"/>
      <w:r w:rsidR="005D3AF7">
        <w:t xml:space="preserve"> e</w:t>
      </w:r>
      <w:r>
        <w:t xml:space="preserve"> BackPEI-CA</w:t>
      </w:r>
      <w:r w:rsidR="00770B04">
        <w:t>,</w:t>
      </w:r>
      <w:r>
        <w:t xml:space="preserve"> </w:t>
      </w:r>
      <w:r w:rsidR="005D3AF7">
        <w:t xml:space="preserve">avaliam a dor nas costas e a dor no pescoço. </w:t>
      </w:r>
    </w:p>
    <w:p w14:paraId="016AE3FF" w14:textId="1B6E5139"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w:t>
      </w:r>
      <w:r>
        <w:lastRenderedPageBreak/>
        <w:t xml:space="preserve">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 xml:space="preserve">no </w:t>
      </w:r>
      <w:proofErr w:type="spellStart"/>
      <w:r w:rsidR="00BA2D72">
        <w:t>BackPEI-A</w:t>
      </w:r>
      <w:proofErr w:type="spellEnd"/>
      <w:r w:rsidR="00BA2D72">
        <w:t>, “</w:t>
      </w:r>
      <w:r w:rsidR="00BA2D72" w:rsidRPr="00BA2D72">
        <w:t>Esta dor no pescoço impede ou impediu de realizar atividades como: trabalhar, ler, praticar esportes...</w:t>
      </w:r>
      <w:r w:rsidR="00BA2D72">
        <w:t>” tendo também um pergunta semelhante se referindo à dor nas costas</w:t>
      </w:r>
      <w:r w:rsidR="00822559">
        <w:t xml:space="preserve"> </w:t>
      </w:r>
      <w:r w:rsidR="00BA2D72">
        <w:fldChar w:fldCharType="begin"/>
      </w:r>
      <w:r w:rsidR="001D01C7">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A2D72">
        <w:fldChar w:fldCharType="separate"/>
      </w:r>
      <w:r w:rsidR="00BA2D72" w:rsidRPr="00BA2D72">
        <w:rPr>
          <w:rFonts w:cs="Arial"/>
          <w:kern w:val="0"/>
        </w:rPr>
        <w:t xml:space="preserve">(Candotti </w:t>
      </w:r>
      <w:r w:rsidR="00BA2D72" w:rsidRPr="00BA2D72">
        <w:rPr>
          <w:rFonts w:cs="Arial"/>
          <w:i/>
          <w:iCs/>
          <w:kern w:val="0"/>
        </w:rPr>
        <w:t>et al.</w:t>
      </w:r>
      <w:r w:rsidR="00BA2D72" w:rsidRPr="00BA2D72">
        <w:rPr>
          <w:rFonts w:cs="Arial"/>
          <w:kern w:val="0"/>
        </w:rPr>
        <w:t>, 2023</w:t>
      </w:r>
      <w:r w:rsidR="00BA2D72">
        <w:rPr>
          <w:rFonts w:cs="Arial"/>
          <w:kern w:val="0"/>
        </w:rPr>
        <w:t>, p. 160</w:t>
      </w:r>
      <w:r w:rsidR="00BA2D72" w:rsidRPr="00BA2D72">
        <w:rPr>
          <w:rFonts w:cs="Arial"/>
          <w:kern w:val="0"/>
        </w:rPr>
        <w:t>)</w:t>
      </w:r>
      <w:r w:rsidR="00BA2D72">
        <w:fldChar w:fldCharType="end"/>
      </w:r>
      <w:r w:rsidR="00BA2D72">
        <w:t>; e o BackPEI-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7DC4615" w14:textId="135192B8" w:rsidR="00A218FB" w:rsidRDefault="005D3AF7" w:rsidP="006C5DBE">
      <w:r>
        <w:t xml:space="preserve">Os fatores </w:t>
      </w:r>
      <w:r w:rsidR="002A1CF5">
        <w:t xml:space="preserve">de riscos quem compõe </w:t>
      </w:r>
      <w:r w:rsidR="00A91893">
        <w:t>todas</w:t>
      </w:r>
      <w:r w:rsidR="00770B04">
        <w:t xml:space="preserve"> as versões</w:t>
      </w:r>
      <w:r w:rsidR="00A91893">
        <w:t xml:space="preserve"> </w:t>
      </w:r>
      <w:r w:rsidR="002A1CF5">
        <w:t xml:space="preserve">do BackPEI são </w:t>
      </w:r>
      <w:r w:rsidR="00A218FB">
        <w:t>in</w:t>
      </w:r>
      <w:r w:rsidR="002A1CF5">
        <w:t xml:space="preserve">atividade física, frequência de atividade física, prática esportiva competitiva, </w:t>
      </w:r>
      <w:r w:rsidR="00A218FB">
        <w:t>tempo assistindo TV, tempo utilizando o computador, posição ao dormir, tempo de sono, postura ao escrever, postura ao sentar para conversar, postura ao utilizar o computador, postura pra pegar um objeto do chão, presença de dor nos pais.</w:t>
      </w:r>
      <w:r w:rsidR="00A91893">
        <w:t xml:space="preserve"> As versões mais recentes incluem o hábito de ler, estudar ou usar dispositivos móveis na cama, o tempo usando dispositivos móveis, a postura ao utilizar dispositivos móveis sentado e a postura ao utilizar dispositivos móveis em pé, tanto no </w:t>
      </w:r>
      <w:proofErr w:type="spellStart"/>
      <w:r w:rsidR="00A91893">
        <w:t>BackPEI</w:t>
      </w:r>
      <w:r w:rsidR="00770B04">
        <w:t>-A</w:t>
      </w:r>
      <w:proofErr w:type="spellEnd"/>
      <w:r w:rsidR="00770B04">
        <w:t>,</w:t>
      </w:r>
      <w:r w:rsidR="00A91893">
        <w:t xml:space="preserve"> destinado a adultos</w:t>
      </w:r>
      <w:r w:rsidR="00770B04">
        <w:t>,</w:t>
      </w:r>
      <w:r w:rsidR="00A91893">
        <w:t xml:space="preserve"> quanto</w:t>
      </w:r>
      <w:r w:rsidR="00770B04">
        <w:t xml:space="preserve"> no BackPEI-CA, destinado</w:t>
      </w:r>
      <w:r w:rsidR="00A91893">
        <w:t xml:space="preserve"> a crianças e adolescentes em idade escolar. </w:t>
      </w:r>
      <w:commentRangeStart w:id="12"/>
      <w:r w:rsidR="00A91893">
        <w:t>Para os adultos também é apontado o envolvimento em acidentes de carro como um fato de risco</w:t>
      </w:r>
      <w:commentRangeEnd w:id="12"/>
      <w:r w:rsidR="00A91893">
        <w:rPr>
          <w:rStyle w:val="Refdecomentrio"/>
        </w:rPr>
        <w:commentReference w:id="12"/>
      </w:r>
      <w:r w:rsidR="00A91893">
        <w:t xml:space="preserve">. Todos estes fatores são agrupados em um domínio denominado comportamentais e as vezes dividido entre hábitos de vida e hábitos posturais. </w:t>
      </w:r>
    </w:p>
    <w:p w14:paraId="53ECD7E1" w14:textId="19713583" w:rsidR="00A91893" w:rsidRDefault="00A34264" w:rsidP="006C5DBE">
      <w:commentRangeStart w:id="13"/>
      <w:r>
        <w:lastRenderedPageBreak/>
        <w:t>Exclusivamente para crianças e adolescente também são considerados outros fatores: os comportamentais “modo de carregar os materiais escolares” e “forma de utilizar a mochila”; o</w:t>
      </w:r>
      <w:r w:rsidR="00C71E93">
        <w:t xml:space="preserve"> hereditário </w:t>
      </w:r>
      <w:r>
        <w:t>“</w:t>
      </w:r>
      <w:r w:rsidR="00C71E93">
        <w:t>presença de dor nos pais</w:t>
      </w:r>
      <w:r>
        <w:t>”;</w:t>
      </w:r>
      <w:r w:rsidR="00C71E93">
        <w:t xml:space="preserve"> e</w:t>
      </w:r>
      <w:r w:rsidR="00C71E93" w:rsidRPr="00C71E93">
        <w:t xml:space="preserve"> </w:t>
      </w:r>
      <w:r w:rsidR="00C71E93">
        <w:t>os socioeconômico</w:t>
      </w:r>
      <w:r>
        <w:t>s</w:t>
      </w:r>
      <w:r w:rsidR="00C71E93">
        <w:t xml:space="preserve"> </w:t>
      </w:r>
      <w:r>
        <w:t>“</w:t>
      </w:r>
      <w:r w:rsidR="00C71E93">
        <w:t>escolaridade do pai</w:t>
      </w:r>
      <w:r>
        <w:t>”</w:t>
      </w:r>
      <w:r w:rsidR="00C71E93">
        <w:t xml:space="preserve"> e </w:t>
      </w:r>
      <w:r>
        <w:t>“</w:t>
      </w:r>
      <w:r w:rsidR="00C71E93">
        <w:t>escolaridade da mãe</w:t>
      </w:r>
      <w:r>
        <w:t>”</w:t>
      </w:r>
      <w:r w:rsidR="00C71E93">
        <w:t>.</w:t>
      </w:r>
      <w:commentRangeEnd w:id="13"/>
      <w:r>
        <w:rPr>
          <w:rStyle w:val="Refdecomentrio"/>
        </w:rPr>
        <w:commentReference w:id="13"/>
      </w:r>
      <w:r w:rsidR="00C71E93">
        <w:t xml:space="preserve">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w:t>
      </w:r>
      <w:r w:rsidR="00770B04">
        <w:t>ce</w:t>
      </w:r>
      <w:r w:rsidR="00C71E93">
        <w:t>m, portanto, serem aspectos menos relevantes do sistema de medição</w:t>
      </w:r>
      <w:r w:rsidR="00770B04">
        <w:t xml:space="preserve"> assim</w:t>
      </w:r>
      <w:r w:rsidR="00C71E93">
        <w:t xml:space="preserve"> como massa, estatura e profissão.</w:t>
      </w:r>
    </w:p>
    <w:p w14:paraId="6CE12F4E" w14:textId="05953A46" w:rsidR="002A1CF5" w:rsidRDefault="002A1CF5" w:rsidP="002A1CF5">
      <w:r>
        <w:t>Nenhum dos artigos apresenta uma caracterização d</w:t>
      </w:r>
      <w:r w:rsidR="009D441C">
        <w:t>e</w:t>
      </w:r>
      <w:r>
        <w:t xml:space="preserve"> dor</w:t>
      </w:r>
      <w:r w:rsidR="009D441C">
        <w:t xml:space="preserve"> e seus elementos</w:t>
      </w:r>
      <w:r>
        <w:t>, sendo esse conceito</w:t>
      </w:r>
      <w:r w:rsidR="001D01C7">
        <w:t xml:space="preserve"> implícito,</w:t>
      </w:r>
      <w:r>
        <w:t xml:space="preserve"> compreendido </w:t>
      </w:r>
      <w:r w:rsidR="00770B04">
        <w:t>do modo</w:t>
      </w:r>
      <w:r>
        <w:t xml:space="preserve"> o que os indivíduos</w:t>
      </w:r>
      <w:r w:rsidR="001D01C7">
        <w:t xml:space="preserve"> compreende</w:t>
      </w:r>
      <w:r w:rsidR="00770B04">
        <w:t>re</w:t>
      </w:r>
      <w:r w:rsidR="001D01C7">
        <w:t>m</w:t>
      </w:r>
      <w:r>
        <w:t xml:space="preserve"> </w:t>
      </w:r>
      <w:r w:rsidR="001D01C7">
        <w:t>ao</w:t>
      </w:r>
      <w:r>
        <w:t xml:space="preserve"> responde</w:t>
      </w:r>
      <w:r w:rsidR="001D01C7">
        <w:t>r</w:t>
      </w:r>
      <w:r>
        <w:t xml:space="preserve"> o questionário.</w:t>
      </w:r>
      <w:r w:rsidR="009D441C">
        <w:t xml:space="preserve"> </w:t>
      </w:r>
      <w:r w:rsidR="001D01C7">
        <w:t xml:space="preserve">Quanto </w:t>
      </w:r>
      <w:r w:rsidR="00770B04">
        <w:t>à</w:t>
      </w:r>
      <w:r w:rsidR="001D01C7">
        <w:t xml:space="preserve"> região da dor, a definição é implícita nas primeiras versões do estudo até a inclusão de uma imagem no questionário feita no BackPEI-CA </w:t>
      </w:r>
      <w:r w:rsidR="001D01C7">
        <w:fldChar w:fldCharType="begin"/>
      </w:r>
      <w:r w:rsidR="001D01C7">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1D01C7">
        <w:fldChar w:fldCharType="separate"/>
      </w:r>
      <w:r w:rsidR="001D01C7" w:rsidRPr="001D01C7">
        <w:rPr>
          <w:rFonts w:cs="Arial"/>
          <w:kern w:val="0"/>
        </w:rPr>
        <w:t xml:space="preserve">(Da Rosa </w:t>
      </w:r>
      <w:r w:rsidR="001D01C7" w:rsidRPr="001D01C7">
        <w:rPr>
          <w:rFonts w:cs="Arial"/>
          <w:i/>
          <w:iCs/>
          <w:kern w:val="0"/>
        </w:rPr>
        <w:t>et al.</w:t>
      </w:r>
      <w:r w:rsidR="001D01C7" w:rsidRPr="001D01C7">
        <w:rPr>
          <w:rFonts w:cs="Arial"/>
          <w:kern w:val="0"/>
        </w:rPr>
        <w:t>, 2022)</w:t>
      </w:r>
      <w:r w:rsidR="001D01C7">
        <w:fldChar w:fldCharType="end"/>
      </w:r>
      <w:r w:rsidR="001D01C7">
        <w:t xml:space="preserve"> e na última versão do </w:t>
      </w:r>
      <w:proofErr w:type="spellStart"/>
      <w:r w:rsidR="001D01C7">
        <w:t>BackPEI-A</w:t>
      </w:r>
      <w:proofErr w:type="spellEnd"/>
      <w:r w:rsidR="001D01C7">
        <w:t xml:space="preserve"> </w:t>
      </w:r>
      <w:r w:rsidR="001D01C7">
        <w:fldChar w:fldCharType="begin"/>
      </w:r>
      <w:r w:rsidR="001D01C7">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1D01C7">
        <w:fldChar w:fldCharType="separate"/>
      </w:r>
      <w:r w:rsidR="001D01C7" w:rsidRPr="001D01C7">
        <w:rPr>
          <w:rFonts w:cs="Arial"/>
          <w:kern w:val="0"/>
        </w:rPr>
        <w:t xml:space="preserve">(Candotti </w:t>
      </w:r>
      <w:r w:rsidR="001D01C7" w:rsidRPr="001D01C7">
        <w:rPr>
          <w:rFonts w:cs="Arial"/>
          <w:i/>
          <w:iCs/>
          <w:kern w:val="0"/>
        </w:rPr>
        <w:t>et al.</w:t>
      </w:r>
      <w:r w:rsidR="001D01C7" w:rsidRPr="001D01C7">
        <w:rPr>
          <w:rFonts w:cs="Arial"/>
          <w:kern w:val="0"/>
        </w:rPr>
        <w:t>, 2023)</w:t>
      </w:r>
      <w:r w:rsidR="001D01C7">
        <w:fldChar w:fldCharType="end"/>
      </w:r>
      <w:r w:rsidR="001D01C7">
        <w:t>.</w:t>
      </w:r>
      <w:r w:rsidR="00AC2902">
        <w:t xml:space="preserve"> A definição mais explícita aparece nas perguntas feitas ao painel de especialistas durante a avaliação do BackPEI-CA: </w:t>
      </w:r>
    </w:p>
    <w:p w14:paraId="040F82D2" w14:textId="0ACBA40D" w:rsidR="00AC2902" w:rsidRDefault="002C23D5" w:rsidP="002C23D5">
      <w:pPr>
        <w:pStyle w:val="Citao"/>
      </w:pPr>
      <w:r>
        <w:t>“</w:t>
      </w:r>
      <w:r w:rsidR="00AC2902">
        <w:t xml:space="preserve">A respeito do novo design gráfico das questões sobre dor nas costas, você considera que ele facilita </w:t>
      </w:r>
      <w:r>
        <w:t xml:space="preserve">o entendimento que “dor nas costas” se refere a qualquer região torácica e lombar?” </w:t>
      </w:r>
      <w:r>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6CA10AEC" w14:textId="2AB30037" w:rsidR="002C23D5" w:rsidRDefault="002C23D5" w:rsidP="002C23D5">
      <w:r>
        <w:t>e</w:t>
      </w:r>
    </w:p>
    <w:p w14:paraId="026E6F43" w14:textId="2F9E4B51"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4A3A8A51" w:rsidR="003D6128" w:rsidRDefault="002B561A" w:rsidP="003D6128">
      <w:r>
        <w:t xml:space="preserve">A faixa etária também é definida de modo implícito ao observarmos os critérios de inclusão dos indivíduos utilizados na avaliação do sistema de medição. Não é apresentada uma definição explícita do que são fatores de risco ou do conceito de cada domínio dos fatores de risco (comportamentais, socioeconômico e hereditário). Os elementos que compõe os fatores de risco foram identificados a partir de uma revisão de literatura e experiência dos autores, não sendo apresentado um critério objetivo para determina-los. Assim, é provável que esses elementos tenham sua determinação </w:t>
      </w:r>
      <w:r w:rsidR="00FE7067">
        <w:t xml:space="preserve">a partir da relação </w:t>
      </w:r>
      <w:r>
        <w:t>com a dor nas costa</w:t>
      </w:r>
      <w:r w:rsidR="00FE7067">
        <w:t>s e a dor no pescoço</w:t>
      </w:r>
      <w:r>
        <w:t xml:space="preserve">, mas isso não é apresentado </w:t>
      </w:r>
      <w:r w:rsidR="00FE7067">
        <w:t>em nenhum estudo.</w:t>
      </w:r>
    </w:p>
    <w:p w14:paraId="138679BC" w14:textId="5D7AE288"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 xml:space="preserve">o conceito é a partir da sua avaliação científica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w:t>
      </w:r>
      <w:r>
        <w:lastRenderedPageBreak/>
        <w:t xml:space="preserve">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7D97AAFA"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Mostrando 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4C7676A5"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A ampliação da caracterização foi realizada intencionalmente por parte da equipe desenvolvimento. O BackPEI sempre teve como um dos seus principais propósitos ser um sistema de medição abrangente, isso significa 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w:t>
      </w:r>
      <w:r w:rsidR="00D46684">
        <w:lastRenderedPageBreak/>
        <w:t xml:space="preserve">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commentRangeStart w:id="14"/>
      <w:r>
        <w:t>Representação</w:t>
      </w:r>
      <w:commentRangeEnd w:id="14"/>
      <w:r w:rsidR="00523703">
        <w:rPr>
          <w:rStyle w:val="Refdecomentrio"/>
          <w:rFonts w:eastAsiaTheme="minorHAnsi" w:cstheme="minorBidi"/>
          <w:b w:val="0"/>
          <w:color w:val="auto"/>
        </w:rPr>
        <w:commentReference w:id="14"/>
      </w:r>
    </w:p>
    <w:p w14:paraId="72CBC648" w14:textId="0B2EA101" w:rsidR="001F46F0" w:rsidRDefault="001F46F0" w:rsidP="00A60887">
      <w:pPr>
        <w:pStyle w:val="Ttulo3"/>
      </w:pPr>
      <w:r>
        <w:t>Qual é o resultado da medição do BackPEI?</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4B8AC75B"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depende do dia ou outro modo).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aspectos possuem </w:t>
      </w:r>
      <w:r w:rsidR="00220DF0">
        <w:t>diferentes categorias como opções de representação: todos os itens relativos a</w:t>
      </w:r>
      <w:r w:rsidR="005A68DB">
        <w:t>os</w:t>
      </w:r>
      <w:r w:rsidR="00220DF0">
        <w:t xml:space="preserve"> hábitos posturais;</w:t>
      </w:r>
      <w:r w:rsidR="005A68DB">
        <w:t xml:space="preserve"> à presença de dor (nas costas, no pescoço e nos pais); à incapacidade devido à dor; e</w:t>
      </w:r>
      <w:r w:rsidR="00220DF0">
        <w:t xml:space="preserve"> </w:t>
      </w:r>
      <w:r w:rsidR="0030456F">
        <w:t>o modo de carregar os materiais escolares</w:t>
      </w:r>
      <w:r w:rsidR="005A68DB">
        <w:t>.</w:t>
      </w:r>
    </w:p>
    <w:p w14:paraId="2F1665DA" w14:textId="77777777" w:rsidR="007F2522" w:rsidRDefault="007F2522" w:rsidP="007F2522">
      <w:pPr>
        <w:keepNext/>
      </w:pPr>
      <w:r w:rsidRPr="007F2522">
        <w:rPr>
          <w:noProof/>
        </w:rPr>
        <w:lastRenderedPageBreak/>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085" cy="500380"/>
                    </a:xfrm>
                    <a:prstGeom prst="rect">
                      <a:avLst/>
                    </a:prstGeom>
                  </pic:spPr>
                </pic:pic>
              </a:graphicData>
            </a:graphic>
          </wp:inline>
        </w:drawing>
      </w:r>
    </w:p>
    <w:p w14:paraId="4ED0CE61" w14:textId="5A363932" w:rsidR="007F2522" w:rsidRPr="00204E4C" w:rsidRDefault="007F2522" w:rsidP="007F2522">
      <w:pPr>
        <w:pStyle w:val="Figuras"/>
      </w:pPr>
      <w:bookmarkStart w:id="15" w:name="_Ref197680962"/>
      <w:r>
        <w:t xml:space="preserve">Figura </w:t>
      </w:r>
      <w:r>
        <w:fldChar w:fldCharType="begin"/>
      </w:r>
      <w:r>
        <w:instrText xml:space="preserve"> SEQ Figura \* ARABIC </w:instrText>
      </w:r>
      <w:r>
        <w:fldChar w:fldCharType="separate"/>
      </w:r>
      <w:r>
        <w:rPr>
          <w:noProof/>
        </w:rPr>
        <w:t>3</w:t>
      </w:r>
      <w:r>
        <w:fldChar w:fldCharType="end"/>
      </w:r>
      <w:bookmarkEnd w:id="15"/>
      <w:r>
        <w:t xml:space="preserve"> - Exemplo de item com frequências como alternativa</w:t>
      </w:r>
    </w:p>
    <w:p w14:paraId="426AB172" w14:textId="76E555C8"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utilizaram apenas os hábitos posturais em seu estudo, é facilmente adaptável aos demais fatores de risco.</w:t>
      </w:r>
    </w:p>
    <w:p w14:paraId="707BB274" w14:textId="3BF19381"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 xml:space="preserve">e a primeira versão do </w:t>
      </w:r>
      <w:proofErr w:type="spellStart"/>
      <w:r w:rsidR="00C97C1A">
        <w:t>BackPEI-A</w:t>
      </w:r>
      <w:proofErr w:type="spellEnd"/>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w:t>
      </w:r>
      <w:proofErr w:type="spellStart"/>
      <w:r w:rsidR="00CC4622">
        <w:t>BackPEI-A</w:t>
      </w:r>
      <w:proofErr w:type="spellEnd"/>
      <w:r w:rsidR="00CC4622">
        <w:t xml:space="preserve"> e BackPEI-CA que consideram a dor no pescoço e o uso de dispositivos móveis.</w:t>
      </w:r>
    </w:p>
    <w:p w14:paraId="4622DC50" w14:textId="77777777" w:rsidR="006621C5" w:rsidRDefault="006621C5" w:rsidP="00A60887">
      <w:pPr>
        <w:pStyle w:val="Ttulo3"/>
      </w:pPr>
    </w:p>
    <w:p w14:paraId="298A5329" w14:textId="1B3B1F0C" w:rsidR="001F46F0" w:rsidRDefault="006621C5" w:rsidP="00A60887">
      <w:pPr>
        <w:pStyle w:val="Ttulo3"/>
      </w:pPr>
      <w:r>
        <w:t>Q</w:t>
      </w:r>
      <w:r w:rsidR="001F46F0">
        <w:t>ual o tipo da medição do BackPEI</w:t>
      </w:r>
      <w:r w:rsidR="009612E7">
        <w:t xml:space="preserve"> (atentar para os procedimentos estatísticos)</w:t>
      </w:r>
      <w:r w:rsidR="001F46F0">
        <w:t>?</w:t>
      </w:r>
    </w:p>
    <w:p w14:paraId="2D17DC8D" w14:textId="77777777" w:rsidR="00650D4D" w:rsidRDefault="00070585" w:rsidP="00070585">
      <w:r>
        <w:t xml:space="preserve">Quanto aos tipos de escalas utilizados na representação do BackPEI não é feito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 “Os especialistas sugeriram que uma escala numérica fosse incluída, o que transformaria a </w:t>
      </w:r>
      <w:r>
        <w:t>escala visual analógica</w:t>
      </w:r>
      <w:r>
        <w:t xml:space="preserve">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77777777" w:rsidR="00303144" w:rsidRDefault="00650D4D" w:rsidP="00303144">
      <w:r>
        <w:lastRenderedPageBreak/>
        <w:t>Através das análises estatísticas aplicadas é possível notar que os autores consideram essa escala como, ao menos, intervalar. Isso pois nos procedimentos de teste-reteste são aplicadas análises que não são adequadas a variáveis nominais ou ordinais como o coeficiente de correlação intraclasse e o erro padrão de estimativa</w:t>
      </w:r>
      <w:r w:rsidR="00303144">
        <w:t xml:space="preserve">. </w:t>
      </w:r>
      <w:r>
        <w:t>Para as demais representações também é possível notar que são tratadas como nominais pelos autores a medida que nos procedimentos de teste-reteste são realizadas análises destinadas a variáveis nominais como o percentual de concordância e o</w:t>
      </w:r>
      <w:r w:rsidR="00303144">
        <w:t xml:space="preserve"> coeficiente de</w:t>
      </w:r>
      <w:r>
        <w:t xml:space="preserve"> </w:t>
      </w:r>
      <w:proofErr w:type="spellStart"/>
      <w:r>
        <w:t>kappa</w:t>
      </w:r>
      <w:proofErr w:type="spellEnd"/>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w:t>
      </w:r>
      <w:proofErr w:type="spellStart"/>
      <w:r w:rsidR="00303144" w:rsidRPr="00650D4D">
        <w:rPr>
          <w:rFonts w:cs="Arial"/>
          <w:kern w:val="0"/>
        </w:rPr>
        <w:t>Miñana-Signes</w:t>
      </w:r>
      <w:proofErr w:type="spellEnd"/>
      <w:r w:rsidR="00303144" w:rsidRPr="00650D4D">
        <w:rPr>
          <w:rFonts w:cs="Arial"/>
          <w:kern w:val="0"/>
        </w:rPr>
        <w:t xml:space="preserve">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297F5F8F" w:rsidR="00303144" w:rsidRDefault="00303144" w:rsidP="00070585">
      <w:r>
        <w:t xml:space="preserve">Sobre as pontuações que agregam os fatores de risco em um escala inversa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realizam um teste-reteste baseado nessa pontuação e utilizam o teste dos postos de sinais de </w:t>
      </w:r>
      <w:proofErr w:type="spellStart"/>
      <w:r>
        <w:t>Wilcoxon</w:t>
      </w:r>
      <w:proofErr w:type="spellEnd"/>
      <w:r>
        <w:t xml:space="preserve"> 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o procedimento 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7229016D" w14:textId="3A3A6B72" w:rsidR="001F46F0" w:rsidRDefault="001F46F0" w:rsidP="00A60887">
      <w:pPr>
        <w:pStyle w:val="Ttulo3"/>
      </w:pPr>
      <w:r>
        <w:t>Como a representação é avaliada?</w:t>
      </w:r>
    </w:p>
    <w:p w14:paraId="6A064A68" w14:textId="30FAC9CA" w:rsidR="001F46F0" w:rsidRPr="001F46F0" w:rsidRDefault="001F46F0" w:rsidP="00A60887">
      <w:pPr>
        <w:pStyle w:val="Ttulo3"/>
      </w:pPr>
      <w:r>
        <w:t>Quais mudanças que houveram na representação e por quê?</w:t>
      </w:r>
    </w:p>
    <w:p w14:paraId="3DA421EB" w14:textId="66D80ADC" w:rsidR="001F46F0" w:rsidRPr="001F46F0" w:rsidRDefault="001F46F0" w:rsidP="001F46F0">
      <w:pPr>
        <w:pStyle w:val="Ttulo2"/>
      </w:pPr>
      <w:r>
        <w:t>Procedimentos</w:t>
      </w:r>
    </w:p>
    <w:p w14:paraId="19B07CCB" w14:textId="5794EEBE" w:rsidR="001F46F0" w:rsidRDefault="001F46F0" w:rsidP="00A60887">
      <w:pPr>
        <w:pStyle w:val="Ttulo3"/>
      </w:pPr>
      <w:r>
        <w:t>Como o BackPEI mede?</w:t>
      </w:r>
    </w:p>
    <w:p w14:paraId="429E845E" w14:textId="42B3115D" w:rsidR="001F46F0" w:rsidRDefault="001F46F0" w:rsidP="00A60887">
      <w:pPr>
        <w:pStyle w:val="Ttulo3"/>
      </w:pPr>
      <w:r>
        <w:t>Como são avaliados os procedimentos?</w:t>
      </w:r>
    </w:p>
    <w:p w14:paraId="651896EC" w14:textId="600AB33B" w:rsidR="001F46F0" w:rsidRDefault="001F46F0" w:rsidP="00A60887">
      <w:pPr>
        <w:pStyle w:val="Ttulo3"/>
      </w:pPr>
      <w:r>
        <w:t>Quais mudanças aconteceram e por quê?</w:t>
      </w:r>
    </w:p>
    <w:p w14:paraId="48A9E9B1" w14:textId="302520FC"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 xml:space="preserve">Entre os instrumentos há diferença apenas nas fotos das pernas cruzadas (postura para escrever, postura para conversar, postura para usar o computador. Isso significa que pro BackPEI original há uma diferença na representação desses itens </w:t>
      </w:r>
      <w:r>
        <w:lastRenderedPageBreak/>
        <w:t>(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Por exemplo, a questão 6, que inicialmente pontuou 2 pontos, foi reformulada de "Você estuda/lê na cama?" para "Você estuda na cama?;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proofErr w:type="spellStart"/>
      <w:r w:rsidRPr="001709D5">
        <w:lastRenderedPageBreak/>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r w:rsidR="000A23EF">
        <w:t xml:space="preserve">O </w:t>
      </w:r>
      <w:r>
        <w:t xml:space="preserve"> PRISMA-</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7:00Z" w:initials="LB">
    <w:p w14:paraId="00353440" w14:textId="52A7B920" w:rsidR="00F97685" w:rsidRDefault="00F97685">
      <w:pPr>
        <w:pStyle w:val="Textodecomentrio"/>
      </w:pPr>
      <w:r>
        <w:rPr>
          <w:rStyle w:val="Refdecomentrio"/>
        </w:rPr>
        <w:annotationRef/>
      </w:r>
      <w:r>
        <w:t>Cláudia sugeriu “clinimetria” mas eu substitui pra não dar aquela impressão equivocada quanto ao conceito de clinimetria</w:t>
      </w:r>
    </w:p>
  </w:comment>
  <w:comment w:id="3"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4" w:author="Lucas Beraldo" w:date="2025-05-08T22:07:00Z" w:initials="LB">
    <w:p w14:paraId="5F7185B4" w14:textId="22CAF4F4" w:rsidR="000366F3" w:rsidRDefault="000366F3">
      <w:pPr>
        <w:pStyle w:val="Textodecomentrio"/>
      </w:pPr>
      <w:r>
        <w:rPr>
          <w:rStyle w:val="Refdecomentrio"/>
        </w:rPr>
        <w:annotationRef/>
      </w:r>
      <w:r>
        <w:t>Essa parte é nova</w:t>
      </w:r>
    </w:p>
  </w:comment>
  <w:comment w:id="5"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7"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8" w:author="Lucas Beraldo" w:date="2025-05-02T10:42:00Z" w:initials="LB">
    <w:p w14:paraId="3BEF128E" w14:textId="70616932" w:rsidR="007118B6" w:rsidRDefault="007118B6">
      <w:pPr>
        <w:pStyle w:val="Textodecomentrio"/>
      </w:pPr>
      <w:r>
        <w:rPr>
          <w:rStyle w:val="Refdecomentrio"/>
        </w:rPr>
        <w:annotationRef/>
      </w:r>
      <w:r w:rsidRPr="007118B6">
        <w:t>Linha do tempo do BackPEI</w:t>
      </w:r>
    </w:p>
  </w:comment>
  <w:comment w:id="9" w:author="Lucas Beraldo" w:date="2025-04-30T11:12:00Z" w:initials="LB">
    <w:p w14:paraId="16794D26" w14:textId="43FC8DDF" w:rsidR="00B604AE" w:rsidRDefault="00B604AE">
      <w:pPr>
        <w:pStyle w:val="Textodecomentrio"/>
      </w:pPr>
      <w:r>
        <w:rPr>
          <w:rStyle w:val="Refdecomentrio"/>
        </w:rPr>
        <w:annotationRef/>
      </w:r>
      <w:r>
        <w:t xml:space="preserve">Essa é a imagem que eu te mandei semana passada. Por um lado eu acho que ela está bem boa, pois me ajudou bastante a entender a evolução do BackPEI e a escrever o texto. Por outro lado eu acho que ela está bem ruim pois não sei se dá pra entender muito bem. Agora que eu coloquei no texto até que não achei tão ruim, pensei que as letras iam ficar </w:t>
      </w:r>
      <w:proofErr w:type="spellStart"/>
      <w:r>
        <w:t>muuuuuito</w:t>
      </w:r>
      <w:proofErr w:type="spellEnd"/>
      <w:r>
        <w:t xml:space="preserve"> pequenas e a imagem no geral </w:t>
      </w:r>
      <w:proofErr w:type="spellStart"/>
      <w:r>
        <w:t>muuuuuito</w:t>
      </w:r>
      <w:proofErr w:type="spellEnd"/>
      <w:r>
        <w:t xml:space="preserve">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 w:id="11" w:author="Lucas Beraldo" w:date="2025-05-08T22:15:00Z" w:initials="LB">
    <w:p w14:paraId="1D61DE44" w14:textId="23A8E01F" w:rsidR="00523703" w:rsidRDefault="00523703">
      <w:pPr>
        <w:pStyle w:val="Textodecomentrio"/>
      </w:pPr>
      <w:r>
        <w:rPr>
          <w:rStyle w:val="Refdecomentrio"/>
        </w:rPr>
        <w:annotationRef/>
      </w:r>
      <w:r>
        <w:t>É novo a partir daqui</w:t>
      </w:r>
    </w:p>
  </w:comment>
  <w:comment w:id="12" w:author="Lucas Beraldo" w:date="2025-05-08T17:02:00Z" w:initials="LB">
    <w:p w14:paraId="11F6F143" w14:textId="12237FA6" w:rsidR="00A91893" w:rsidRDefault="00A91893">
      <w:pPr>
        <w:pStyle w:val="Textodecomentrio"/>
      </w:pPr>
      <w:r>
        <w:rPr>
          <w:rStyle w:val="Refdecomentrio"/>
        </w:rPr>
        <w:annotationRef/>
      </w:r>
      <w:r>
        <w:t>Eu não tenho certeza se ele é classificado como um fator comportamental</w:t>
      </w:r>
    </w:p>
  </w:comment>
  <w:comment w:id="13" w:author="Lucas Beraldo" w:date="2025-05-09T11:15:00Z" w:initials="LB">
    <w:p w14:paraId="68127FDF" w14:textId="2AD8E32C" w:rsidR="00A34264" w:rsidRDefault="00A34264">
      <w:pPr>
        <w:pStyle w:val="Textodecomentrio"/>
      </w:pPr>
      <w:r>
        <w:rPr>
          <w:rStyle w:val="Refdecomentrio"/>
        </w:rPr>
        <w:annotationRef/>
      </w:r>
      <w:r>
        <w:t>Isso é novo/alterado</w:t>
      </w:r>
    </w:p>
  </w:comment>
  <w:comment w:id="14" w:author="Lucas Beraldo" w:date="2025-05-08T22:15:00Z" w:initials="LB">
    <w:p w14:paraId="20AAC45B" w14:textId="3AEAD284" w:rsidR="00523703" w:rsidRDefault="00523703">
      <w:pPr>
        <w:pStyle w:val="Textodecomentrio"/>
      </w:pPr>
      <w:r>
        <w:rPr>
          <w:rStyle w:val="Refdecomentrio"/>
        </w:rPr>
        <w:annotationRef/>
      </w:r>
      <w:r>
        <w:t>Daqui pra frente são só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00353440" w15:done="0"/>
  <w15:commentEx w15:paraId="626EB56A" w15:done="0"/>
  <w15:commentEx w15:paraId="5F7185B4" w15:done="0"/>
  <w15:commentEx w15:paraId="09ED53DE" w15:done="0"/>
  <w15:commentEx w15:paraId="454C8D45" w15:done="0"/>
  <w15:commentEx w15:paraId="3BEF128E" w15:done="0"/>
  <w15:commentEx w15:paraId="16794D26" w15:done="0"/>
  <w15:commentEx w15:paraId="1D61DE44" w15:done="0"/>
  <w15:commentEx w15:paraId="11F6F143" w15:done="0"/>
  <w15:commentEx w15:paraId="68127FDF" w15:done="0"/>
  <w15:commentEx w15:paraId="20AAC4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2957C288" w16cex:dateUtc="2025-05-02T13:27:00Z"/>
  <w16cex:commentExtensible w16cex:durableId="2B715147" w16cex:dateUtc="2025-04-22T14:50:00Z"/>
  <w16cex:commentExtensible w16cex:durableId="27362600" w16cex:dateUtc="2025-05-09T01:07: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Extensible w16cex:durableId="2F1D67F5" w16cex:dateUtc="2025-05-09T01:15:00Z"/>
  <w16cex:commentExtensible w16cex:durableId="4632FC8B" w16cex:dateUtc="2025-05-08T20:02:00Z"/>
  <w16cex:commentExtensible w16cex:durableId="761B25FF" w16cex:dateUtc="2025-05-09T14:15:00Z"/>
  <w16cex:commentExtensible w16cex:durableId="1A8C2BFA" w16cex:dateUtc="2025-05-09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00353440" w16cid:durableId="2957C288"/>
  <w16cid:commentId w16cid:paraId="626EB56A" w16cid:durableId="2B715147"/>
  <w16cid:commentId w16cid:paraId="5F7185B4" w16cid:durableId="27362600"/>
  <w16cid:commentId w16cid:paraId="09ED53DE" w16cid:durableId="3832BE17"/>
  <w16cid:commentId w16cid:paraId="454C8D45" w16cid:durableId="4C1F942A"/>
  <w16cid:commentId w16cid:paraId="3BEF128E" w16cid:durableId="638062FA"/>
  <w16cid:commentId w16cid:paraId="16794D26" w16cid:durableId="6083F73C"/>
  <w16cid:commentId w16cid:paraId="1D61DE44" w16cid:durableId="2F1D67F5"/>
  <w16cid:commentId w16cid:paraId="11F6F143" w16cid:durableId="4632FC8B"/>
  <w16cid:commentId w16cid:paraId="68127FDF" w16cid:durableId="761B25FF"/>
  <w16cid:commentId w16cid:paraId="20AAC45B" w16cid:durableId="1A8C2BF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40147"/>
    <w:rsid w:val="00062C6E"/>
    <w:rsid w:val="00070585"/>
    <w:rsid w:val="00084270"/>
    <w:rsid w:val="000A0591"/>
    <w:rsid w:val="000A23EF"/>
    <w:rsid w:val="000A3994"/>
    <w:rsid w:val="000A6761"/>
    <w:rsid w:val="000D0CF4"/>
    <w:rsid w:val="000E1494"/>
    <w:rsid w:val="000F42A8"/>
    <w:rsid w:val="00104AED"/>
    <w:rsid w:val="0010654A"/>
    <w:rsid w:val="00114726"/>
    <w:rsid w:val="00123FEF"/>
    <w:rsid w:val="001709D5"/>
    <w:rsid w:val="001A3EC4"/>
    <w:rsid w:val="001A7089"/>
    <w:rsid w:val="001C2EA1"/>
    <w:rsid w:val="001D01C7"/>
    <w:rsid w:val="001E6B49"/>
    <w:rsid w:val="001F46F0"/>
    <w:rsid w:val="00204E4C"/>
    <w:rsid w:val="00217A89"/>
    <w:rsid w:val="00220253"/>
    <w:rsid w:val="00220DF0"/>
    <w:rsid w:val="002359F8"/>
    <w:rsid w:val="00256AC2"/>
    <w:rsid w:val="0026323E"/>
    <w:rsid w:val="00265D4B"/>
    <w:rsid w:val="00294070"/>
    <w:rsid w:val="00295721"/>
    <w:rsid w:val="002A1CF5"/>
    <w:rsid w:val="002B561A"/>
    <w:rsid w:val="002B5678"/>
    <w:rsid w:val="002C23D5"/>
    <w:rsid w:val="002D1018"/>
    <w:rsid w:val="002D3870"/>
    <w:rsid w:val="00300C47"/>
    <w:rsid w:val="00303144"/>
    <w:rsid w:val="0030456F"/>
    <w:rsid w:val="00323BC4"/>
    <w:rsid w:val="003318AB"/>
    <w:rsid w:val="0033371D"/>
    <w:rsid w:val="00333742"/>
    <w:rsid w:val="003434DC"/>
    <w:rsid w:val="00347DDC"/>
    <w:rsid w:val="003627BB"/>
    <w:rsid w:val="0036679F"/>
    <w:rsid w:val="00387624"/>
    <w:rsid w:val="003965BD"/>
    <w:rsid w:val="003A1FDB"/>
    <w:rsid w:val="003D6128"/>
    <w:rsid w:val="003E55C8"/>
    <w:rsid w:val="003F65E3"/>
    <w:rsid w:val="004031C0"/>
    <w:rsid w:val="00421072"/>
    <w:rsid w:val="00443AB0"/>
    <w:rsid w:val="00447621"/>
    <w:rsid w:val="00461416"/>
    <w:rsid w:val="00482CA8"/>
    <w:rsid w:val="004C23A2"/>
    <w:rsid w:val="004C32AB"/>
    <w:rsid w:val="004C786B"/>
    <w:rsid w:val="004D5209"/>
    <w:rsid w:val="004E6278"/>
    <w:rsid w:val="005129C6"/>
    <w:rsid w:val="00523703"/>
    <w:rsid w:val="00552241"/>
    <w:rsid w:val="005735EE"/>
    <w:rsid w:val="005744EC"/>
    <w:rsid w:val="005832BF"/>
    <w:rsid w:val="00597C32"/>
    <w:rsid w:val="005A68DB"/>
    <w:rsid w:val="005C0605"/>
    <w:rsid w:val="005D3AF7"/>
    <w:rsid w:val="005D5A87"/>
    <w:rsid w:val="005F03ED"/>
    <w:rsid w:val="00615B56"/>
    <w:rsid w:val="00623A68"/>
    <w:rsid w:val="00635B7D"/>
    <w:rsid w:val="00650254"/>
    <w:rsid w:val="00650D4D"/>
    <w:rsid w:val="006621C5"/>
    <w:rsid w:val="00685C2E"/>
    <w:rsid w:val="006C5DBE"/>
    <w:rsid w:val="006F45C5"/>
    <w:rsid w:val="007118B6"/>
    <w:rsid w:val="00714C1A"/>
    <w:rsid w:val="0072227D"/>
    <w:rsid w:val="00734560"/>
    <w:rsid w:val="007422A5"/>
    <w:rsid w:val="00770B04"/>
    <w:rsid w:val="00782C48"/>
    <w:rsid w:val="007D34A7"/>
    <w:rsid w:val="007E3E2F"/>
    <w:rsid w:val="007F0C84"/>
    <w:rsid w:val="007F2522"/>
    <w:rsid w:val="00812EEA"/>
    <w:rsid w:val="00822559"/>
    <w:rsid w:val="00823908"/>
    <w:rsid w:val="00843843"/>
    <w:rsid w:val="008D358E"/>
    <w:rsid w:val="008F4158"/>
    <w:rsid w:val="0090110C"/>
    <w:rsid w:val="00950D33"/>
    <w:rsid w:val="009612E7"/>
    <w:rsid w:val="0096625B"/>
    <w:rsid w:val="00974A03"/>
    <w:rsid w:val="009D441C"/>
    <w:rsid w:val="00A00C0D"/>
    <w:rsid w:val="00A035CA"/>
    <w:rsid w:val="00A218FB"/>
    <w:rsid w:val="00A34264"/>
    <w:rsid w:val="00A43DDD"/>
    <w:rsid w:val="00A519A4"/>
    <w:rsid w:val="00A56B12"/>
    <w:rsid w:val="00A57207"/>
    <w:rsid w:val="00A60887"/>
    <w:rsid w:val="00A75950"/>
    <w:rsid w:val="00A91893"/>
    <w:rsid w:val="00AC2902"/>
    <w:rsid w:val="00AE1D0D"/>
    <w:rsid w:val="00AE35CB"/>
    <w:rsid w:val="00AF673C"/>
    <w:rsid w:val="00B023AF"/>
    <w:rsid w:val="00B14AD2"/>
    <w:rsid w:val="00B604AE"/>
    <w:rsid w:val="00B8080A"/>
    <w:rsid w:val="00BA2D72"/>
    <w:rsid w:val="00BB10E7"/>
    <w:rsid w:val="00BB24E0"/>
    <w:rsid w:val="00BD572E"/>
    <w:rsid w:val="00C04196"/>
    <w:rsid w:val="00C17CFC"/>
    <w:rsid w:val="00C27B98"/>
    <w:rsid w:val="00C6461F"/>
    <w:rsid w:val="00C71E93"/>
    <w:rsid w:val="00C75E8A"/>
    <w:rsid w:val="00C85265"/>
    <w:rsid w:val="00C97C1A"/>
    <w:rsid w:val="00CA3BA6"/>
    <w:rsid w:val="00CB7917"/>
    <w:rsid w:val="00CC4622"/>
    <w:rsid w:val="00CD5FF1"/>
    <w:rsid w:val="00CF2A1E"/>
    <w:rsid w:val="00D0062A"/>
    <w:rsid w:val="00D142C5"/>
    <w:rsid w:val="00D24871"/>
    <w:rsid w:val="00D2684B"/>
    <w:rsid w:val="00D428E0"/>
    <w:rsid w:val="00D438F7"/>
    <w:rsid w:val="00D46684"/>
    <w:rsid w:val="00D718BF"/>
    <w:rsid w:val="00D930EB"/>
    <w:rsid w:val="00DA7DF3"/>
    <w:rsid w:val="00DB4265"/>
    <w:rsid w:val="00DD05F6"/>
    <w:rsid w:val="00DF6AE8"/>
    <w:rsid w:val="00E10B02"/>
    <w:rsid w:val="00E22487"/>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770B04"/>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770B04"/>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0366F3"/>
    <w:pPr>
      <w:spacing w:after="200" w:line="240" w:lineRule="auto"/>
    </w:pPr>
    <w:rPr>
      <w:i/>
      <w:iCs/>
      <w:color w:val="0E2841" w:themeColor="text2"/>
      <w:sz w:val="18"/>
      <w:szCs w:val="18"/>
    </w:rPr>
  </w:style>
  <w:style w:type="paragraph" w:customStyle="1" w:styleId="Figuras">
    <w:name w:val="Figuras"/>
    <w:basedOn w:val="Legenda"/>
    <w:link w:val="FigurasChar"/>
    <w:qFormat/>
    <w:rsid w:val="000366F3"/>
    <w:pPr>
      <w:spacing w:before="120" w:after="240"/>
      <w:ind w:firstLine="0"/>
      <w:jc w:val="center"/>
    </w:pPr>
    <w:rPr>
      <w:b/>
      <w:i w:val="0"/>
      <w:color w:val="000000" w:themeColor="text1"/>
      <w:sz w:val="20"/>
    </w:rPr>
  </w:style>
  <w:style w:type="character" w:customStyle="1" w:styleId="LegendaChar">
    <w:name w:val="Legenda Char"/>
    <w:basedOn w:val="Fontepargpadro"/>
    <w:link w:val="Legenda"/>
    <w:uiPriority w:val="35"/>
    <w:rsid w:val="000366F3"/>
    <w:rPr>
      <w:rFonts w:ascii="Arial" w:hAnsi="Arial"/>
      <w:i/>
      <w:iCs/>
      <w:color w:val="0E2841" w:themeColor="text2"/>
      <w:sz w:val="18"/>
      <w:szCs w:val="18"/>
    </w:rPr>
  </w:style>
  <w:style w:type="character" w:customStyle="1" w:styleId="FigurasChar">
    <w:name w:val="Figuras Char"/>
    <w:basedOn w:val="LegendaChar"/>
    <w:link w:val="Figuras"/>
    <w:rsid w:val="000366F3"/>
    <w:rPr>
      <w:rFonts w:ascii="Arial" w:hAnsi="Arial"/>
      <w:b/>
      <w:i w:val="0"/>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lucasmberaldo/10-anos-de-back-pei" TargetMode="Externa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0</TotalTime>
  <Pages>16</Pages>
  <Words>33442</Words>
  <Characters>180590</Characters>
  <Application>Microsoft Office Word</Application>
  <DocSecurity>0</DocSecurity>
  <Lines>1504</Lines>
  <Paragraphs>4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3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88</cp:revision>
  <dcterms:created xsi:type="dcterms:W3CDTF">2025-03-12T15:42:00Z</dcterms:created>
  <dcterms:modified xsi:type="dcterms:W3CDTF">2025-05-09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Me6nYUy"/&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